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1CBCCB8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w:t>
      </w:r>
      <w:proofErr w:type="gramStart"/>
      <w:r w:rsidR="006039DE">
        <w:t>e.g.</w:t>
      </w:r>
      <w:proofErr w:type="gramEnd"/>
      <w:r w:rsidR="006039DE">
        <w:t xml:space="preserve">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w:t>
      </w:r>
      <w:r w:rsidR="00800F5C">
        <w:t>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w:t>
      </w:r>
      <w:r w:rsidR="007E612A">
        <w:t>e processed data at two sampling levels. On the one hand, we used 400 m</w:t>
      </w:r>
      <w:r w:rsidR="007E612A" w:rsidRPr="00AB4B35">
        <w:rPr>
          <w:vertAlign w:val="superscript"/>
        </w:rPr>
        <w:t>2</w:t>
      </w:r>
      <w:r w:rsidR="007E612A">
        <w:t xml:space="preserve"> plots </w:t>
      </w:r>
      <w:r w:rsidR="007E612A">
        <w:t xml:space="preserve">as our smallest sampling unit </w:t>
      </w:r>
      <w:r w:rsidR="007E612A">
        <w:t>to describe forest structural attributes</w:t>
      </w:r>
      <w:r w:rsidR="00AD0F17">
        <w:t xml:space="preserve"> and </w:t>
      </w:r>
      <w:r w:rsidR="007E612A">
        <w:t xml:space="preserve">tree diversity. </w:t>
      </w:r>
      <w:r w:rsidR="007E612A">
        <w:t>With this information we</w:t>
      </w:r>
      <w:r w:rsidR="007E612A">
        <w:t xml:space="preserve"> associated each plot to an approximate successional stage</w:t>
      </w:r>
      <w:r w:rsidR="00AD0F17">
        <w:t xml:space="preserve"> </w:t>
      </w:r>
      <w:r w:rsidR="00AD0F17">
        <w:t>and estimate</w:t>
      </w:r>
      <w:r w:rsidR="00AD0F17">
        <w:t>d</w:t>
      </w:r>
      <w:r w:rsidR="00AD0F17">
        <w:t xml:space="preserve">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9B7A33"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proofErr w:type="gramStart"/>
      <w:r w:rsidR="004628C2" w:rsidRPr="004628C2">
        <w:rPr>
          <w:i/>
          <w:iCs/>
        </w:rPr>
        <w:t>H</w:t>
      </w:r>
      <w:proofErr w:type="gramEnd"/>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with</w:t>
      </w:r>
      <w:r w:rsidR="006C4896">
        <w:t xml:space="preserve"> </w:t>
      </w:r>
      <w:r w:rsidR="000B54CC">
        <w:t xml:space="preserve">two, three, four and five initial centers </w:t>
      </w:r>
      <w:r w:rsidR="002647BE">
        <w:t>and</w:t>
      </w:r>
      <w:r w:rsidR="000B54CC">
        <w:t xml:space="preserve"> 25 random sampling sets each</w:t>
      </w:r>
      <w:r w:rsidR="005206CF">
        <w:t xml:space="preserve"> </w:t>
      </w:r>
      <w:r w:rsidR="006C4896">
        <w:t>using</w:t>
      </w:r>
      <w:r w:rsidR="006C4896">
        <w:t xml:space="preserve">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r>
                  <w:rPr>
                    <w:rFonts w:ascii="Cambria Math" w:hAnsi="Cambria Math"/>
                  </w:rPr>
                  <m:t>=</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m:t>
                </m:r>
                <m:r>
                  <w:rPr>
                    <w:rFonts w:ascii="Cambria Math" w:hAnsi="Cambria Math"/>
                  </w:rPr>
                  <m:t>­</m:t>
                </m:r>
                <m:r>
                  <w:rPr>
                    <w:rFonts w:ascii="Cambria Math" w:hAnsi="Cambria Math"/>
                  </w:rPr>
                  <m:t>use intensity =1-</m:t>
                </m:r>
                <m:r>
                  <w:rPr>
                    <w:rFonts w:ascii="Cambria Math" w:hAnsi="Cambria Math"/>
                  </w:rPr>
                  <m:t>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w:t>
      </w:r>
      <w:r>
        <w:t>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xml:space="preserve">; and site level (n = 40), </w:t>
      </w:r>
      <w:r w:rsidR="007305F7">
        <w:t>conformed by 4 plots</w:t>
      </w:r>
      <w:r w:rsidR="007305F7">
        <w:t>,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w:t>
      </w:r>
      <w:r w:rsidRPr="000646FD">
        <w:rPr>
          <w:i/>
          <w:iCs/>
        </w:rPr>
        <w:t xml:space="preserve">How much AGB does TMCF in this region hold and how is it spatially distributed? </w:t>
      </w:r>
    </w:p>
    <w:p w14:paraId="0A504A7E" w14:textId="0451433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 xml:space="preserve">we were able to assess how AGB and forest structural attributes change in young fallows, young and mature forests. Thus, </w:t>
      </w:r>
      <w:r w:rsidR="007D3E16">
        <w:t>to test whether stem density, tree height, basal area</w:t>
      </w:r>
      <w:r w:rsidR="007D3E16">
        <w:t>, wood density</w:t>
      </w:r>
      <w:r w:rsidR="007D3E16">
        <w:t xml:space="preserve"> and AGB are significantly different in forests at different successional stages</w:t>
      </w:r>
      <w:r w:rsidR="007D3E16">
        <w:t>, w</w:t>
      </w:r>
      <w:r w:rsidR="007D3E16">
        <w:t xml:space="preserve">e carried out four </w:t>
      </w:r>
      <w:r w:rsidR="007D3E16">
        <w:t>one-way analyses of variance</w:t>
      </w:r>
      <w:r w:rsidR="007D3E16">
        <w:t xml:space="preserve"> </w:t>
      </w:r>
      <w:r w:rsidR="007D3E16">
        <w:t>(</w:t>
      </w:r>
      <w:r w:rsidR="007D3E16">
        <w:t>ANOVA</w:t>
      </w:r>
      <w:r w:rsidR="007D3E16">
        <w:t>)</w:t>
      </w:r>
      <w:r w:rsidR="007D3E16">
        <w:t>.</w:t>
      </w:r>
    </w:p>
    <w:p w14:paraId="1FF3F5D2" w14:textId="6173FE1E"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w:t>
      </w:r>
      <w:r w:rsidR="00B53E7F">
        <w:t>fitting locally weighted regression (loess) curves</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and sites</w:t>
      </w:r>
      <w:r w:rsidR="00BC1BA6">
        <w:t xml:space="preserve">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 xml:space="preserve">Q3. </w:t>
      </w:r>
      <w:r w:rsidRPr="000646FD">
        <w:rPr>
          <w:i/>
          <w:iCs/>
        </w:rPr>
        <w:t>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1AC5160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00CF6B66" w14:textId="524CDEA5" w:rsidR="00F30F93" w:rsidRPr="002D07BE" w:rsidRDefault="00F30F93" w:rsidP="00F30F93">
      <w:pPr>
        <w:rPr>
          <w:i/>
          <w:iCs/>
        </w:rPr>
      </w:pPr>
      <w:r>
        <w:tab/>
      </w:r>
      <w:r w:rsidRPr="002D07BE">
        <w:rPr>
          <w:i/>
          <w:iCs/>
        </w:rPr>
        <w:t xml:space="preserve">Relationship between </w:t>
      </w:r>
      <w:r w:rsidRPr="002D07BE">
        <w:rPr>
          <w:i/>
          <w:iCs/>
        </w:rPr>
        <w:t xml:space="preserve">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374B4E09" w:rsidR="00F30F93" w:rsidRDefault="00F30F93" w:rsidP="00F30F93">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ed a positive but weak correlation with correlation coefficients near 0.3 (Figure S2). We addressed this issue using nonparametric regressions, where linearity is not assumed. Using Shannon diversity index (H) and species richness (S), we found that tree diversity increases with AGB until sites reach approximately 200 Mg ha</w:t>
      </w:r>
      <w:r w:rsidRPr="00560246">
        <w:rPr>
          <w:vertAlign w:val="superscript"/>
        </w:rPr>
        <w:t>-1</w:t>
      </w:r>
      <w:r>
        <w:rPr>
          <w:vertAlign w:val="superscript"/>
        </w:rPr>
        <w:t xml:space="preserve"> </w:t>
      </w:r>
      <w:r w:rsidRPr="002353C5">
        <w:t xml:space="preserve">(Figure </w:t>
      </w:r>
      <w:r>
        <w:t>6a and 6b</w:t>
      </w:r>
      <w:r w:rsidRPr="002353C5">
        <w:t>)</w:t>
      </w:r>
      <w:r>
        <w:t>. Sites with more than 200 Mg ha</w:t>
      </w:r>
      <w:r w:rsidRPr="00560246">
        <w:rPr>
          <w:vertAlign w:val="superscript"/>
        </w:rPr>
        <w:t>-1</w:t>
      </w:r>
      <w:r>
        <w:t xml:space="preserve"> tend to show less diversity.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 When we analyzed the relationship between AGB and tree diversity at plot level, we found a similar trend than at site level (Figure 6c and 6d). Moreover, when testing this relationship across plots at different successional stages, we found that tree diversity increases over time but reaches a limit, where tree diversity slightly decreases in mature forests (Figure 6c and 6d). Thus, sites with a larger composition of mature forests show greater AGB but not necessarily greater tree diversity, suggesting these two variables follow slightly different trends in forest-agriculture mosaics. In fact, the linear regression between land-use intensity gradient and tree diversity in TMCF sites is weak (p= 0.041, adjusted R</w:t>
      </w:r>
      <w:r w:rsidRPr="003B30D6">
        <w:rPr>
          <w:vertAlign w:val="superscript"/>
        </w:rPr>
        <w:t>2</w:t>
      </w:r>
      <w:r>
        <w:t>=0.081), and this relationship is better represented with a locally weighted regression (loess) curve (Figure 4b) because sites with medium land-use intensity values (closer to 0.5) generally show greater tree diversity.</w:t>
      </w:r>
      <w:r w:rsidRPr="00051464">
        <w:t xml:space="preserve">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w:t>
      </w:r>
      <w:proofErr w:type="gramStart"/>
      <w:r>
        <w:t>large amounts</w:t>
      </w:r>
      <w:proofErr w:type="gramEnd"/>
      <w:r>
        <w:t xml:space="preserve">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72702F"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168F"/>
    <w:rsid w:val="00014DEF"/>
    <w:rsid w:val="00017809"/>
    <w:rsid w:val="00022F45"/>
    <w:rsid w:val="00023939"/>
    <w:rsid w:val="0002460D"/>
    <w:rsid w:val="00026BC0"/>
    <w:rsid w:val="0003121E"/>
    <w:rsid w:val="00031DF0"/>
    <w:rsid w:val="00032262"/>
    <w:rsid w:val="00033AC4"/>
    <w:rsid w:val="00040ED5"/>
    <w:rsid w:val="00041447"/>
    <w:rsid w:val="00045254"/>
    <w:rsid w:val="000454D1"/>
    <w:rsid w:val="000459DF"/>
    <w:rsid w:val="00046A27"/>
    <w:rsid w:val="00051464"/>
    <w:rsid w:val="00053CD2"/>
    <w:rsid w:val="0005625A"/>
    <w:rsid w:val="00057ED2"/>
    <w:rsid w:val="00061599"/>
    <w:rsid w:val="00061CB1"/>
    <w:rsid w:val="0006402E"/>
    <w:rsid w:val="000646FD"/>
    <w:rsid w:val="0006623C"/>
    <w:rsid w:val="00070682"/>
    <w:rsid w:val="00076817"/>
    <w:rsid w:val="00077CF4"/>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3C70"/>
    <w:rsid w:val="001255A6"/>
    <w:rsid w:val="001267D5"/>
    <w:rsid w:val="00130AE9"/>
    <w:rsid w:val="00131800"/>
    <w:rsid w:val="00134917"/>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15A8"/>
    <w:rsid w:val="001C1BB6"/>
    <w:rsid w:val="001C370B"/>
    <w:rsid w:val="001C61E4"/>
    <w:rsid w:val="001C6E1B"/>
    <w:rsid w:val="001D03B1"/>
    <w:rsid w:val="001D1557"/>
    <w:rsid w:val="001D1DF5"/>
    <w:rsid w:val="001D415E"/>
    <w:rsid w:val="001D4FEA"/>
    <w:rsid w:val="001D7A5C"/>
    <w:rsid w:val="001F2367"/>
    <w:rsid w:val="001F241B"/>
    <w:rsid w:val="00202681"/>
    <w:rsid w:val="00206844"/>
    <w:rsid w:val="002115D0"/>
    <w:rsid w:val="00212030"/>
    <w:rsid w:val="00220CB3"/>
    <w:rsid w:val="0022137E"/>
    <w:rsid w:val="0022570E"/>
    <w:rsid w:val="002325DA"/>
    <w:rsid w:val="00233CD4"/>
    <w:rsid w:val="002353C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7B9C"/>
    <w:rsid w:val="002A7FD5"/>
    <w:rsid w:val="002B0E6D"/>
    <w:rsid w:val="002B2054"/>
    <w:rsid w:val="002B3B48"/>
    <w:rsid w:val="002B3F80"/>
    <w:rsid w:val="002B56B2"/>
    <w:rsid w:val="002B6B04"/>
    <w:rsid w:val="002C61B6"/>
    <w:rsid w:val="002C7C38"/>
    <w:rsid w:val="002D07BE"/>
    <w:rsid w:val="002D1380"/>
    <w:rsid w:val="002D333B"/>
    <w:rsid w:val="002D3818"/>
    <w:rsid w:val="002D4688"/>
    <w:rsid w:val="002D790C"/>
    <w:rsid w:val="002E09C8"/>
    <w:rsid w:val="002E678B"/>
    <w:rsid w:val="002F0150"/>
    <w:rsid w:val="002F10FB"/>
    <w:rsid w:val="002F1398"/>
    <w:rsid w:val="002F1A22"/>
    <w:rsid w:val="002F46BE"/>
    <w:rsid w:val="002F65B5"/>
    <w:rsid w:val="002F6887"/>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80EBC"/>
    <w:rsid w:val="00382B49"/>
    <w:rsid w:val="00383DBC"/>
    <w:rsid w:val="00385A77"/>
    <w:rsid w:val="003878AB"/>
    <w:rsid w:val="00387EE3"/>
    <w:rsid w:val="003911A0"/>
    <w:rsid w:val="00393A5E"/>
    <w:rsid w:val="0039467D"/>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41BA"/>
    <w:rsid w:val="003E71B7"/>
    <w:rsid w:val="003F025A"/>
    <w:rsid w:val="003F0A35"/>
    <w:rsid w:val="003F7D3F"/>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ACB"/>
    <w:rsid w:val="00461FED"/>
    <w:rsid w:val="00462827"/>
    <w:rsid w:val="004628C2"/>
    <w:rsid w:val="004664C4"/>
    <w:rsid w:val="004677AF"/>
    <w:rsid w:val="00467A11"/>
    <w:rsid w:val="00467A84"/>
    <w:rsid w:val="00472738"/>
    <w:rsid w:val="004742D0"/>
    <w:rsid w:val="00477AD7"/>
    <w:rsid w:val="004802E9"/>
    <w:rsid w:val="00482C2A"/>
    <w:rsid w:val="004836F4"/>
    <w:rsid w:val="0048488E"/>
    <w:rsid w:val="0048621B"/>
    <w:rsid w:val="00486A20"/>
    <w:rsid w:val="00491AA6"/>
    <w:rsid w:val="004A0033"/>
    <w:rsid w:val="004A19D6"/>
    <w:rsid w:val="004A3352"/>
    <w:rsid w:val="004A392D"/>
    <w:rsid w:val="004A4121"/>
    <w:rsid w:val="004A54D5"/>
    <w:rsid w:val="004A6FE9"/>
    <w:rsid w:val="004B1AB9"/>
    <w:rsid w:val="004C6BA6"/>
    <w:rsid w:val="004C7757"/>
    <w:rsid w:val="004D2629"/>
    <w:rsid w:val="004D3D5D"/>
    <w:rsid w:val="004E0150"/>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5335"/>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71C80"/>
    <w:rsid w:val="00675792"/>
    <w:rsid w:val="006802C9"/>
    <w:rsid w:val="00680A64"/>
    <w:rsid w:val="006860E3"/>
    <w:rsid w:val="006951E4"/>
    <w:rsid w:val="00695263"/>
    <w:rsid w:val="00695CFC"/>
    <w:rsid w:val="00695FF4"/>
    <w:rsid w:val="00696FD0"/>
    <w:rsid w:val="006A2513"/>
    <w:rsid w:val="006A4BC1"/>
    <w:rsid w:val="006A5ED5"/>
    <w:rsid w:val="006B11BE"/>
    <w:rsid w:val="006B367E"/>
    <w:rsid w:val="006B6BBE"/>
    <w:rsid w:val="006B6C22"/>
    <w:rsid w:val="006B6C9F"/>
    <w:rsid w:val="006C0E5B"/>
    <w:rsid w:val="006C4896"/>
    <w:rsid w:val="006C5E68"/>
    <w:rsid w:val="006C6F73"/>
    <w:rsid w:val="006D1B7B"/>
    <w:rsid w:val="006D1CD6"/>
    <w:rsid w:val="006D37FB"/>
    <w:rsid w:val="006D39A0"/>
    <w:rsid w:val="006D5BFC"/>
    <w:rsid w:val="006D66C1"/>
    <w:rsid w:val="006D748E"/>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702F"/>
    <w:rsid w:val="00727EF5"/>
    <w:rsid w:val="007305F7"/>
    <w:rsid w:val="00732CE0"/>
    <w:rsid w:val="00732D56"/>
    <w:rsid w:val="00734255"/>
    <w:rsid w:val="00735942"/>
    <w:rsid w:val="00736366"/>
    <w:rsid w:val="00740D1C"/>
    <w:rsid w:val="00746F89"/>
    <w:rsid w:val="00747096"/>
    <w:rsid w:val="007476F4"/>
    <w:rsid w:val="00751CD8"/>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6EC2"/>
    <w:rsid w:val="00826EDC"/>
    <w:rsid w:val="0083205D"/>
    <w:rsid w:val="008330B5"/>
    <w:rsid w:val="008366F6"/>
    <w:rsid w:val="00841881"/>
    <w:rsid w:val="0084219F"/>
    <w:rsid w:val="00842609"/>
    <w:rsid w:val="00843834"/>
    <w:rsid w:val="00850AD1"/>
    <w:rsid w:val="008546B6"/>
    <w:rsid w:val="00855752"/>
    <w:rsid w:val="00855D6F"/>
    <w:rsid w:val="008646C9"/>
    <w:rsid w:val="008659A4"/>
    <w:rsid w:val="0086717B"/>
    <w:rsid w:val="0086797F"/>
    <w:rsid w:val="0087152F"/>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D0B39"/>
    <w:rsid w:val="008D1EF4"/>
    <w:rsid w:val="008E0058"/>
    <w:rsid w:val="008E0B54"/>
    <w:rsid w:val="008E13E4"/>
    <w:rsid w:val="008E26AE"/>
    <w:rsid w:val="008E5C31"/>
    <w:rsid w:val="008E6906"/>
    <w:rsid w:val="008E6CAC"/>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770A2"/>
    <w:rsid w:val="009807DE"/>
    <w:rsid w:val="009847A8"/>
    <w:rsid w:val="009853A5"/>
    <w:rsid w:val="00997797"/>
    <w:rsid w:val="009A40B4"/>
    <w:rsid w:val="009A477D"/>
    <w:rsid w:val="009A66FD"/>
    <w:rsid w:val="009B2E91"/>
    <w:rsid w:val="009B4F8C"/>
    <w:rsid w:val="009B6F89"/>
    <w:rsid w:val="009B7A33"/>
    <w:rsid w:val="009C1638"/>
    <w:rsid w:val="009C16C8"/>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0F17"/>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07AE2"/>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5C91"/>
    <w:rsid w:val="00B6180A"/>
    <w:rsid w:val="00B65E6C"/>
    <w:rsid w:val="00B66E71"/>
    <w:rsid w:val="00B72679"/>
    <w:rsid w:val="00B76ADA"/>
    <w:rsid w:val="00B81E94"/>
    <w:rsid w:val="00B83AC4"/>
    <w:rsid w:val="00B903B0"/>
    <w:rsid w:val="00B9368B"/>
    <w:rsid w:val="00B979E9"/>
    <w:rsid w:val="00BA2CCE"/>
    <w:rsid w:val="00BA482C"/>
    <w:rsid w:val="00BB0782"/>
    <w:rsid w:val="00BB1C0E"/>
    <w:rsid w:val="00BC1074"/>
    <w:rsid w:val="00BC1BA6"/>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3E6F"/>
    <w:rsid w:val="00C3754D"/>
    <w:rsid w:val="00C43B0D"/>
    <w:rsid w:val="00C448C4"/>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148D7"/>
    <w:rsid w:val="00D23C2A"/>
    <w:rsid w:val="00D242F7"/>
    <w:rsid w:val="00D249F6"/>
    <w:rsid w:val="00D253CA"/>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6561"/>
    <w:rsid w:val="00DC69AF"/>
    <w:rsid w:val="00DD2385"/>
    <w:rsid w:val="00DD389F"/>
    <w:rsid w:val="00DE3089"/>
    <w:rsid w:val="00DE3370"/>
    <w:rsid w:val="00DE6399"/>
    <w:rsid w:val="00DF2185"/>
    <w:rsid w:val="00DF2308"/>
    <w:rsid w:val="00DF2D08"/>
    <w:rsid w:val="00DF2DCF"/>
    <w:rsid w:val="00DF309C"/>
    <w:rsid w:val="00DF447D"/>
    <w:rsid w:val="00DF6A23"/>
    <w:rsid w:val="00E037A1"/>
    <w:rsid w:val="00E06446"/>
    <w:rsid w:val="00E103E4"/>
    <w:rsid w:val="00E11D6D"/>
    <w:rsid w:val="00E1210E"/>
    <w:rsid w:val="00E12C48"/>
    <w:rsid w:val="00E16191"/>
    <w:rsid w:val="00E216F9"/>
    <w:rsid w:val="00E21A15"/>
    <w:rsid w:val="00E21F57"/>
    <w:rsid w:val="00E24BE9"/>
    <w:rsid w:val="00E26313"/>
    <w:rsid w:val="00E263E6"/>
    <w:rsid w:val="00E30779"/>
    <w:rsid w:val="00E30B7A"/>
    <w:rsid w:val="00E31FA6"/>
    <w:rsid w:val="00E462DB"/>
    <w:rsid w:val="00E51C05"/>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8549D"/>
    <w:rsid w:val="00F924F6"/>
    <w:rsid w:val="00F927A4"/>
    <w:rsid w:val="00F95F87"/>
    <w:rsid w:val="00F9711C"/>
    <w:rsid w:val="00FA07DD"/>
    <w:rsid w:val="00FA0CDC"/>
    <w:rsid w:val="00FA3E68"/>
    <w:rsid w:val="00FA40CD"/>
    <w:rsid w:val="00FA4794"/>
    <w:rsid w:val="00FB0A47"/>
    <w:rsid w:val="00FB1F9B"/>
    <w:rsid w:val="00FC20BA"/>
    <w:rsid w:val="00FC40CF"/>
    <w:rsid w:val="00FC56C4"/>
    <w:rsid w:val="00FC6DCB"/>
    <w:rsid w:val="00FD0436"/>
    <w:rsid w:val="00FD0D17"/>
    <w:rsid w:val="00FD2B17"/>
    <w:rsid w:val="00FD393C"/>
    <w:rsid w:val="00FD4FA5"/>
    <w:rsid w:val="00FE38C0"/>
    <w:rsid w:val="00FE399D"/>
    <w:rsid w:val="00FE4F79"/>
    <w:rsid w:val="00FE5F54"/>
    <w:rsid w:val="00FE60A2"/>
    <w:rsid w:val="00FE6455"/>
    <w:rsid w:val="00FE662C"/>
    <w:rsid w:val="00FE69C6"/>
    <w:rsid w:val="00FF13E6"/>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40</TotalTime>
  <Pages>30</Pages>
  <Words>17052</Words>
  <Characters>97202</Characters>
  <Application>Microsoft Office Word</Application>
  <DocSecurity>0</DocSecurity>
  <Lines>810</Lines>
  <Paragraphs>2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82</cp:revision>
  <dcterms:created xsi:type="dcterms:W3CDTF">2022-02-09T04:05:00Z</dcterms:created>
  <dcterms:modified xsi:type="dcterms:W3CDTF">2022-03-19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